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34890B" w14:textId="6FEBB520" w:rsidR="0046686D" w:rsidRPr="00B36CFD" w:rsidRDefault="006E11B1">
      <w:pPr>
        <w:rPr>
          <w:b/>
          <w:sz w:val="28"/>
        </w:rPr>
      </w:pPr>
      <w:bookmarkStart w:id="0" w:name="_GoBack"/>
      <w:r w:rsidRPr="00B36CFD">
        <w:rPr>
          <w:b/>
          <w:sz w:val="28"/>
        </w:rPr>
        <w:t>WoW wheat ATI's.</w:t>
      </w:r>
    </w:p>
    <w:bookmarkEnd w:id="0"/>
    <w:p w14:paraId="10DCF996" w14:textId="77777777" w:rsidR="006E11B1" w:rsidRDefault="006E11B1">
      <w:r>
        <w:fldChar w:fldCharType="begin">
          <w:fldData xml:space="preserve">PEVuZE5vdGU+PENpdGU+PEF1dGhvcj5BbHRlbmJhY2g8L0F1dGhvcj48WWVhcj4yMDExPC9ZZWFy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</w:fldData>
        </w:fldChar>
      </w:r>
      <w:r>
        <w:instrText xml:space="preserve"> ADDIN EN.CITE </w:instrText>
      </w:r>
      <w:r>
        <w:fldChar w:fldCharType="begin">
          <w:fldData xml:space="preserve">PEVuZE5vdGU+PENpdGU+PEF1dGhvcj5BbHRlbmJhY2g8L0F1dGhvcj48WWVhcj4yMDExPC9ZZWFy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</w:fldData>
        </w:fldChar>
      </w:r>
      <w:r>
        <w:instrText xml:space="preserve"> ADDIN EN.CITE.DATA </w:instrText>
      </w:r>
      <w:r>
        <w:fldChar w:fldCharType="end"/>
      </w:r>
      <w:r>
        <w:fldChar w:fldCharType="separate"/>
      </w:r>
      <w:r>
        <w:rPr>
          <w:noProof/>
        </w:rPr>
        <w:t>(1-17)</w:t>
      </w:r>
      <w:r>
        <w:fldChar w:fldCharType="end"/>
      </w:r>
    </w:p>
    <w:p w14:paraId="58F02AC6" w14:textId="77777777" w:rsidR="006E11B1" w:rsidRDefault="006E11B1"/>
    <w:p w14:paraId="0D5A75A1" w14:textId="77777777" w:rsidR="006E11B1" w:rsidRPr="006E11B1" w:rsidRDefault="006E11B1" w:rsidP="006E11B1">
      <w:pPr>
        <w:pStyle w:val="EndNoteBibliography"/>
        <w:spacing w:after="0"/>
      </w:pPr>
      <w:r>
        <w:fldChar w:fldCharType="begin"/>
      </w:r>
      <w:r>
        <w:instrText xml:space="preserve"> ADDIN EN.REFLIST </w:instrText>
      </w:r>
      <w:r>
        <w:fldChar w:fldCharType="separate"/>
      </w:r>
      <w:r w:rsidRPr="006E11B1">
        <w:t>1.</w:t>
      </w:r>
      <w:r w:rsidRPr="006E11B1">
        <w:tab/>
        <w:t>Altenbach SB, Vensel WH, Dupont FM. The spectrum of low molecular weight alpha-amylase/protease inhibitor genes expressed in the US bread wheat cultivar Butte 86. BMC research notes. 2011;4(1):242.</w:t>
      </w:r>
    </w:p>
    <w:p w14:paraId="6248CFC5" w14:textId="77777777" w:rsidR="006E11B1" w:rsidRPr="006E11B1" w:rsidRDefault="006E11B1" w:rsidP="006E11B1">
      <w:pPr>
        <w:pStyle w:val="EndNoteBibliography"/>
        <w:spacing w:after="0"/>
      </w:pPr>
      <w:r w:rsidRPr="006E11B1">
        <w:t>2.</w:t>
      </w:r>
      <w:r w:rsidRPr="006E11B1">
        <w:tab/>
        <w:t>Buonocore V, Petrucci T, Silano V. Wheat protein inhibitors of α-amylase. Phytochemistry. 1977;16(7):811-20.</w:t>
      </w:r>
    </w:p>
    <w:p w14:paraId="23CE97EF" w14:textId="77777777" w:rsidR="006E11B1" w:rsidRPr="006E11B1" w:rsidRDefault="006E11B1" w:rsidP="006E11B1">
      <w:pPr>
        <w:pStyle w:val="EndNoteBibliography"/>
        <w:spacing w:after="0"/>
      </w:pPr>
      <w:r w:rsidRPr="006E11B1">
        <w:t>3.</w:t>
      </w:r>
      <w:r w:rsidRPr="006E11B1">
        <w:tab/>
        <w:t>Carroccio A, D’Alcamo A, Iacono G, Soresi M, Iacobucci R, Arini A, et al. Persistence of Nonceliac Wheat Sensitivity, Based on Long-term Follow-up. Gastroenterology. 2017.</w:t>
      </w:r>
    </w:p>
    <w:p w14:paraId="43073829" w14:textId="77777777" w:rsidR="006E11B1" w:rsidRPr="006E11B1" w:rsidRDefault="006E11B1" w:rsidP="006E11B1">
      <w:pPr>
        <w:pStyle w:val="EndNoteBibliography"/>
        <w:spacing w:after="0"/>
      </w:pPr>
      <w:r w:rsidRPr="006E11B1">
        <w:t>4.</w:t>
      </w:r>
      <w:r w:rsidRPr="006E11B1">
        <w:tab/>
        <w:t>Dupont FM, Vensel WH, Tanaka CK, Hurkman WJ, Altenbach SB. Deciphering the complexities of the wheat flour proteome using quantitative two-dimensional electrophoresis, three proteases and tandem mass spectrometry. Proteome Science. 2011;9(1):10.</w:t>
      </w:r>
    </w:p>
    <w:p w14:paraId="00C4235D" w14:textId="77777777" w:rsidR="006E11B1" w:rsidRPr="006E11B1" w:rsidRDefault="006E11B1" w:rsidP="006E11B1">
      <w:pPr>
        <w:pStyle w:val="EndNoteBibliography"/>
        <w:spacing w:after="0"/>
      </w:pPr>
      <w:r w:rsidRPr="006E11B1">
        <w:t>5.</w:t>
      </w:r>
      <w:r w:rsidRPr="006E11B1">
        <w:tab/>
        <w:t>Franco OL, Rigden DJ, Melo FR, Grossi‐de‐Sá MF. Plant α‐amylase inhibitors and their interaction with insect α‐amylases. The FEBS Journal. 2002;269(2):397-412.</w:t>
      </w:r>
    </w:p>
    <w:p w14:paraId="6D14AF3A" w14:textId="77777777" w:rsidR="006E11B1" w:rsidRPr="006E11B1" w:rsidRDefault="006E11B1" w:rsidP="006E11B1">
      <w:pPr>
        <w:pStyle w:val="EndNoteBibliography"/>
        <w:spacing w:after="0"/>
      </w:pPr>
      <w:r w:rsidRPr="006E11B1">
        <w:t>6.</w:t>
      </w:r>
      <w:r w:rsidRPr="006E11B1">
        <w:tab/>
        <w:t>Galipeau HJ, Wiepjes M, Motta J-P, Schulz JD, Jury J, Natividad JM, et al. Novel role of the serine protease inhibitor elafin in gluten-related disorders. The American journal of gastroenterology. 2014;109(5):748-56.</w:t>
      </w:r>
    </w:p>
    <w:p w14:paraId="3C754469" w14:textId="77777777" w:rsidR="006E11B1" w:rsidRPr="006E11B1" w:rsidRDefault="006E11B1" w:rsidP="006E11B1">
      <w:pPr>
        <w:pStyle w:val="EndNoteBibliography"/>
        <w:spacing w:after="0"/>
      </w:pPr>
      <w:r w:rsidRPr="006E11B1">
        <w:t>7.</w:t>
      </w:r>
      <w:r w:rsidRPr="006E11B1">
        <w:tab/>
        <w:t>Huebener S, Tanaka CK, Uhde M, Zone JJ, Vensel WH, Kasarda DD, et al. Specific nongluten proteins of wheat are novel target antigens in celiac disease humoral response. Journal of proteome research. 2014;14(1):503-11.</w:t>
      </w:r>
    </w:p>
    <w:p w14:paraId="77867669" w14:textId="77777777" w:rsidR="006E11B1" w:rsidRPr="006E11B1" w:rsidRDefault="006E11B1" w:rsidP="006E11B1">
      <w:pPr>
        <w:pStyle w:val="EndNoteBibliography"/>
        <w:spacing w:after="0"/>
      </w:pPr>
      <w:r w:rsidRPr="006E11B1">
        <w:t>8.</w:t>
      </w:r>
      <w:r w:rsidRPr="006E11B1">
        <w:tab/>
        <w:t>Kaur S, Dar B, Pathania S, Sharma S. Reduction of Antinutritional Factors in Cereal Brans for Product Development. Journal of Food Processing and Preservation. 2015;39(3):215-24.</w:t>
      </w:r>
    </w:p>
    <w:p w14:paraId="4A0E92F0" w14:textId="77777777" w:rsidR="006E11B1" w:rsidRPr="006E11B1" w:rsidRDefault="006E11B1" w:rsidP="006E11B1">
      <w:pPr>
        <w:pStyle w:val="EndNoteBibliography"/>
        <w:spacing w:after="0"/>
      </w:pPr>
      <w:r w:rsidRPr="006E11B1">
        <w:t>9.</w:t>
      </w:r>
      <w:r w:rsidRPr="006E11B1">
        <w:tab/>
        <w:t>Oda Y, Matsunaga T, Fukuyama K, Miyazaki T, Morimoto T. Tertiary and quaternary structures of 0.19 α-amylase inhibitor from wheat kernel determined by X-ray analysis at 2.06 Å resolution. Biochemistry. 1997;36(44):13503-11.</w:t>
      </w:r>
    </w:p>
    <w:p w14:paraId="7944E969" w14:textId="77777777" w:rsidR="006E11B1" w:rsidRPr="006E11B1" w:rsidRDefault="006E11B1" w:rsidP="006E11B1">
      <w:pPr>
        <w:pStyle w:val="EndNoteBibliography"/>
        <w:spacing w:after="0"/>
      </w:pPr>
      <w:r w:rsidRPr="006E11B1">
        <w:t>10.</w:t>
      </w:r>
      <w:r w:rsidRPr="006E11B1">
        <w:tab/>
        <w:t>Ohtsubo K-I, Richardson M. The amino acid sequence of a 20 kDa bifunctional subtilisin/α-amylase inhibitor from brain of rice (Oryza saliva L.) seeds. FEBS letters. 1992;309(1):68-72.</w:t>
      </w:r>
    </w:p>
    <w:p w14:paraId="188758CF" w14:textId="77777777" w:rsidR="006E11B1" w:rsidRPr="006E11B1" w:rsidRDefault="006E11B1" w:rsidP="006E11B1">
      <w:pPr>
        <w:pStyle w:val="EndNoteBibliography"/>
        <w:spacing w:after="0"/>
      </w:pPr>
      <w:r w:rsidRPr="006E11B1">
        <w:t>11.</w:t>
      </w:r>
      <w:r w:rsidRPr="006E11B1">
        <w:tab/>
        <w:t>Priya S, Kumar S, Kaur N, Gupta AK. Specificity of α-amylase and trypsin inhibitor proteins in wheat against insect pests. New Zealand journal of crop and horticultural science. 2013;41(1):49-56.</w:t>
      </w:r>
    </w:p>
    <w:p w14:paraId="3C52999E" w14:textId="77777777" w:rsidR="006E11B1" w:rsidRPr="006E11B1" w:rsidRDefault="006E11B1" w:rsidP="006E11B1">
      <w:pPr>
        <w:pStyle w:val="EndNoteBibliography"/>
        <w:spacing w:after="0"/>
      </w:pPr>
      <w:r w:rsidRPr="006E11B1">
        <w:t>12.</w:t>
      </w:r>
      <w:r w:rsidRPr="006E11B1">
        <w:tab/>
        <w:t>Schuppan D, Pickert G, Ashfaq-Khan M, Zevallos V. Non-celiac wheat sensitivity: differential diagnosis, triggers and implications. Best practice &amp; research Clinical gastroenterology. 2015;29(3):469-76.</w:t>
      </w:r>
    </w:p>
    <w:p w14:paraId="5EDE683D" w14:textId="77777777" w:rsidR="006E11B1" w:rsidRPr="006E11B1" w:rsidRDefault="006E11B1" w:rsidP="006E11B1">
      <w:pPr>
        <w:pStyle w:val="EndNoteBibliography"/>
        <w:spacing w:after="0"/>
      </w:pPr>
      <w:r w:rsidRPr="006E11B1">
        <w:t>13.</w:t>
      </w:r>
      <w:r w:rsidRPr="006E11B1">
        <w:tab/>
        <w:t>Schuppan D, Zevallos V. Wheat amylase trypsin inhibitors as nutritional activators of innate immunity. Digestive Diseases. 2015;33(2):260-3.</w:t>
      </w:r>
    </w:p>
    <w:p w14:paraId="07EA0AE9" w14:textId="77777777" w:rsidR="006E11B1" w:rsidRPr="006E11B1" w:rsidRDefault="006E11B1" w:rsidP="006E11B1">
      <w:pPr>
        <w:pStyle w:val="EndNoteBibliography"/>
        <w:spacing w:after="0"/>
      </w:pPr>
      <w:r w:rsidRPr="006E11B1">
        <w:t>14.</w:t>
      </w:r>
      <w:r w:rsidRPr="006E11B1">
        <w:tab/>
        <w:t>Tatham A, Shewry P. Allergens to wheat and related cereals. Clinical &amp; Experimental Allergy. 2008;38(11):1712-26.</w:t>
      </w:r>
    </w:p>
    <w:p w14:paraId="03E18354" w14:textId="77777777" w:rsidR="006E11B1" w:rsidRPr="006E11B1" w:rsidRDefault="006E11B1" w:rsidP="006E11B1">
      <w:pPr>
        <w:pStyle w:val="EndNoteBibliography"/>
        <w:spacing w:after="0"/>
      </w:pPr>
      <w:r w:rsidRPr="006E11B1">
        <w:t>15.</w:t>
      </w:r>
      <w:r w:rsidRPr="006E11B1">
        <w:tab/>
        <w:t>Tilg H, Koch R, Moschen AR. Proinflammatory wheat attacks on the intestine: alpha-amylase trypsin inhibitors as new players. Gastroenterology. 2013;144(7):1561-3.</w:t>
      </w:r>
    </w:p>
    <w:p w14:paraId="4F7B59DA" w14:textId="77777777" w:rsidR="006E11B1" w:rsidRPr="006E11B1" w:rsidRDefault="006E11B1" w:rsidP="006E11B1">
      <w:pPr>
        <w:pStyle w:val="EndNoteBibliography"/>
        <w:spacing w:after="0"/>
      </w:pPr>
      <w:r w:rsidRPr="006E11B1">
        <w:lastRenderedPageBreak/>
        <w:t>16.</w:t>
      </w:r>
      <w:r w:rsidRPr="006E11B1">
        <w:tab/>
        <w:t>Unalp-Arida A, Ruhl CE, Brantner TL, Murray JA. Lower Prevalence of Celiac Disease and Gluten-Related Disorders in Persons Living in Southern vs Northern Latitudes of the United States. Gastroenterology. 2017;152(8):1922-32. e2.</w:t>
      </w:r>
    </w:p>
    <w:p w14:paraId="05B59D0D" w14:textId="77777777" w:rsidR="006E11B1" w:rsidRPr="006E11B1" w:rsidRDefault="006E11B1" w:rsidP="006E11B1">
      <w:pPr>
        <w:pStyle w:val="EndNoteBibliography"/>
      </w:pPr>
      <w:r w:rsidRPr="006E11B1">
        <w:t>17.</w:t>
      </w:r>
      <w:r w:rsidRPr="006E11B1">
        <w:tab/>
        <w:t>Zevallos VF, Raker V, Tenzer S, Jimenez-Calvente C, Ashfaq-Khan M, Rüssel N, et al. Nutritional wheat amylase-trypsin inhibitors promote intestinal inflammation via activation of myeloid cells. Gastroenterology. 2017;152(5):1100-13. e12.</w:t>
      </w:r>
    </w:p>
    <w:p w14:paraId="40907FA4" w14:textId="1F5E74DA" w:rsidR="006E11B1" w:rsidRDefault="006E11B1">
      <w:r>
        <w:fldChar w:fldCharType="end"/>
      </w:r>
    </w:p>
    <w:sectPr w:rsidR="006E11B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x9ffp8wvre5expt6pdazdzd00asffd99f&quot;&gt;Endnote_WoW wheat ATI&amp;apos;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record-ids&gt;&lt;/item&gt;&lt;/Libraries&gt;"/>
  </w:docVars>
  <w:rsids>
    <w:rsidRoot w:val="00797EC9"/>
    <w:rsid w:val="0046686D"/>
    <w:rsid w:val="006E11B1"/>
    <w:rsid w:val="00797EC9"/>
    <w:rsid w:val="00B36CFD"/>
    <w:rsid w:val="00D472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C5E8B1"/>
  <w15:chartTrackingRefBased/>
  <w15:docId w15:val="{DB1DEDEC-1A4C-4590-9350-52D02B0EAD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4"/>
        <w:szCs w:val="24"/>
        <w:lang w:val="en-US" w:eastAsia="en-US" w:bidi="ar-SA"/>
      </w:rPr>
    </w:rPrDefault>
    <w:pPrDefault>
      <w:pPr>
        <w:spacing w:after="120" w:line="36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D47281"/>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EndNoteBibliographyTitle">
    <w:name w:val="EndNote Bibliography Title"/>
    <w:basedOn w:val="Standaard"/>
    <w:link w:val="EndNoteBibliographyTitleChar"/>
    <w:rsid w:val="006E11B1"/>
    <w:pPr>
      <w:spacing w:after="0"/>
      <w:jc w:val="center"/>
    </w:pPr>
    <w:rPr>
      <w:rFonts w:ascii="Times New Roman" w:hAnsi="Times New Roman" w:cs="Times New Roman"/>
      <w:noProof/>
    </w:rPr>
  </w:style>
  <w:style w:type="character" w:customStyle="1" w:styleId="EndNoteBibliographyTitleChar">
    <w:name w:val="EndNote Bibliography Title Char"/>
    <w:basedOn w:val="Standaardalinea-lettertype"/>
    <w:link w:val="EndNoteBibliographyTitle"/>
    <w:rsid w:val="006E11B1"/>
    <w:rPr>
      <w:rFonts w:ascii="Times New Roman" w:hAnsi="Times New Roman" w:cs="Times New Roman"/>
      <w:noProof/>
    </w:rPr>
  </w:style>
  <w:style w:type="paragraph" w:customStyle="1" w:styleId="EndNoteBibliography">
    <w:name w:val="EndNote Bibliography"/>
    <w:basedOn w:val="Standaard"/>
    <w:link w:val="EndNoteBibliographyChar"/>
    <w:rsid w:val="006E11B1"/>
    <w:pPr>
      <w:spacing w:line="240" w:lineRule="auto"/>
    </w:pPr>
    <w:rPr>
      <w:rFonts w:ascii="Times New Roman" w:hAnsi="Times New Roman" w:cs="Times New Roman"/>
      <w:noProof/>
    </w:rPr>
  </w:style>
  <w:style w:type="character" w:customStyle="1" w:styleId="EndNoteBibliographyChar">
    <w:name w:val="EndNote Bibliography Char"/>
    <w:basedOn w:val="Standaardalinea-lettertype"/>
    <w:link w:val="EndNoteBibliography"/>
    <w:rsid w:val="006E11B1"/>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angepast 2">
      <a:majorFont>
        <a:latin typeface="Times New Roman"/>
        <a:ea typeface=""/>
        <a:cs typeface=""/>
      </a:majorFont>
      <a:minorFont>
        <a:latin typeface="Times New Roman"/>
        <a:ea typeface=""/>
        <a:cs typeface=""/>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498</Words>
  <Characters>2839</Characters>
  <Application>Microsoft Office Word</Application>
  <DocSecurity>0</DocSecurity>
  <Lines>23</Lines>
  <Paragraphs>6</Paragraphs>
  <ScaleCrop>false</ScaleCrop>
  <Company/>
  <LinksUpToDate>false</LinksUpToDate>
  <CharactersWithSpaces>3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sen, Stijn (Stud. FHML / SCI / Alumni)</dc:creator>
  <cp:keywords/>
  <dc:description/>
  <cp:lastModifiedBy>Hanssen, Stijn (Stud. FHML / SCI / Alumni)</cp:lastModifiedBy>
  <cp:revision>3</cp:revision>
  <dcterms:created xsi:type="dcterms:W3CDTF">2017-11-10T17:29:00Z</dcterms:created>
  <dcterms:modified xsi:type="dcterms:W3CDTF">2017-11-10T17:30:00Z</dcterms:modified>
</cp:coreProperties>
</file>